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823E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823E55">
        <w:rPr>
          <w:noProof/>
        </w:rPr>
        <w:t>2</w:t>
      </w:r>
      <w:r>
        <w:fldChar w:fldCharType="end"/>
      </w:r>
      <w:r>
        <w:t xml:space="preserve"> - System diagram</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823E55">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7D39A4" w:rsidRDefault="007D39A4" w:rsidP="004F02B8">
      <w:pPr>
        <w:pStyle w:val="Heading1"/>
        <w:rPr>
          <w:sz w:val="22"/>
          <w:szCs w:val="22"/>
        </w:rPr>
      </w:pPr>
    </w:p>
    <w:p w:rsidR="00015562" w:rsidRDefault="00015562" w:rsidP="004F02B8">
      <w:pPr>
        <w:pStyle w:val="Heading1"/>
        <w:rPr>
          <w:sz w:val="22"/>
          <w:szCs w:val="22"/>
        </w:rPr>
      </w:pPr>
    </w:p>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EF08FA">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eviouslyFormattedCitation":"[8]"},"properties":{"noteIndex":0},"schema":"https://github.com/citation-style-language/schema/raw/master/csl-citation.json"}</w:instrText>
      </w:r>
      <w:r w:rsidR="00842184" w:rsidRPr="00D810A3">
        <w:rPr>
          <w:lang w:val="en-MY"/>
        </w:rPr>
        <w:fldChar w:fldCharType="separate"/>
      </w:r>
      <w:r w:rsidR="00842184" w:rsidRPr="00D810A3">
        <w:rPr>
          <w:noProof/>
          <w:lang w:val="en-MY"/>
        </w:rPr>
        <w:t>[8]</w:t>
      </w:r>
      <w:r w:rsidR="00842184" w:rsidRPr="00D810A3">
        <w:rPr>
          <w:lang w:val="en-MY"/>
        </w:rPr>
        <w:fldChar w:fldCharType="end"/>
      </w:r>
      <w:r w:rsidR="00FB1273" w:rsidRPr="00D810A3">
        <w:rPr>
          <w:lang w:val="en-MY"/>
        </w:rPr>
        <w:t xml:space="preserve">; </w:t>
      </w:r>
      <w:r w:rsidR="00FB1273" w:rsidRPr="00D810A3">
        <w:rPr>
          <w:lang w:val="en-MY"/>
        </w:rPr>
        <w:t>MobileNet</w:t>
      </w:r>
      <w:r w:rsidR="00FB1273" w:rsidRPr="00D810A3">
        <w:rPr>
          <w:lang w:val="en-MY"/>
        </w:rPr>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EF08FA">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9]"},"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EF08FA">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10]"},"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w:t>
      </w:r>
      <w:r w:rsidR="00B45C9B">
        <w:rPr>
          <w:lang w:val="en-MY"/>
        </w:rPr>
        <w:t xml:space="preserve">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71669C" w:rsidRPr="0071669C" w:rsidRDefault="00275055" w:rsidP="00882242">
      <w:pPr>
        <w:pStyle w:val="Caption"/>
        <w:jc w:val="center"/>
      </w:pPr>
      <w:r>
        <w:t xml:space="preserve">Figure </w:t>
      </w:r>
      <w:r>
        <w:fldChar w:fldCharType="begin"/>
      </w:r>
      <w:r>
        <w:instrText xml:space="preserve"> SEQ Figure \* ARABIC </w:instrText>
      </w:r>
      <w:r>
        <w:fldChar w:fldCharType="separate"/>
      </w:r>
      <w:r w:rsidR="00823E55">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bookmarkStart w:id="0" w:name="_GoBack"/>
      <w:bookmarkEnd w:id="0"/>
    </w:p>
    <w:p w:rsidR="00371E30" w:rsidRDefault="00371E30" w:rsidP="00371E30">
      <w:pPr>
        <w:rPr>
          <w:b/>
          <w:bCs/>
          <w:sz w:val="24"/>
          <w:szCs w:val="24"/>
        </w:rPr>
      </w:pPr>
      <w:r>
        <w:rPr>
          <w:b/>
          <w:bCs/>
          <w:sz w:val="24"/>
          <w:szCs w:val="24"/>
        </w:rPr>
        <w:t>6</w:t>
      </w:r>
      <w:r>
        <w:rPr>
          <w:b/>
          <w:bCs/>
          <w:sz w:val="24"/>
          <w:szCs w:val="24"/>
        </w:rPr>
        <w:t xml:space="preserve">. </w:t>
      </w:r>
      <w:r>
        <w:rPr>
          <w:b/>
          <w:bCs/>
          <w:sz w:val="24"/>
          <w:szCs w:val="24"/>
        </w:rPr>
        <w:t>References</w:t>
      </w:r>
    </w:p>
    <w:p w:rsidR="006521C4" w:rsidRDefault="006521C4" w:rsidP="00371E30">
      <w:pPr>
        <w:rPr>
          <w:b/>
          <w:bCs/>
          <w:sz w:val="24"/>
          <w:szCs w:val="24"/>
        </w:rPr>
      </w:pPr>
    </w:p>
    <w:p w:rsidR="00EF08FA" w:rsidRPr="00EF08FA" w:rsidRDefault="00EF08FA" w:rsidP="00EF08F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EF08FA">
        <w:rPr>
          <w:noProof/>
        </w:rPr>
        <w:t>[1]</w:t>
      </w:r>
      <w:r w:rsidRPr="00EF08FA">
        <w:rPr>
          <w:noProof/>
        </w:rPr>
        <w:tab/>
        <w:t xml:space="preserve">K. Ishizaka and J. L. Flanagan, “Synthesis of Voiced Sounds From a Two‐Mass Model of the Vocal Cords,” </w:t>
      </w:r>
      <w:r w:rsidRPr="00EF08FA">
        <w:rPr>
          <w:i/>
          <w:iCs/>
          <w:noProof/>
        </w:rPr>
        <w:t>Bell Syst. Tech. J.</w:t>
      </w:r>
      <w:r w:rsidRPr="00EF08FA">
        <w:rPr>
          <w:noProof/>
        </w:rPr>
        <w:t>, 1972.</w:t>
      </w:r>
    </w:p>
    <w:p w:rsidR="00EF08FA" w:rsidRPr="00EF08FA" w:rsidRDefault="00EF08FA" w:rsidP="00EF08FA">
      <w:pPr>
        <w:widowControl w:val="0"/>
        <w:autoSpaceDE w:val="0"/>
        <w:autoSpaceDN w:val="0"/>
        <w:adjustRightInd w:val="0"/>
        <w:ind w:left="640" w:hanging="640"/>
        <w:rPr>
          <w:noProof/>
        </w:rPr>
      </w:pPr>
      <w:r w:rsidRPr="00EF08FA">
        <w:rPr>
          <w:noProof/>
        </w:rPr>
        <w:t>[2]</w:t>
      </w:r>
      <w:r w:rsidRPr="00EF08FA">
        <w:rPr>
          <w:noProof/>
        </w:rPr>
        <w:tab/>
        <w:t xml:space="preserve">P. Bao, A. I. Maqueda, C. R. Del-Blanco, and N. Garciá, “Tiny hand gesture recognition without localization via a deep convolutional network,” </w:t>
      </w:r>
      <w:r w:rsidRPr="00EF08FA">
        <w:rPr>
          <w:i/>
          <w:iCs/>
          <w:noProof/>
        </w:rPr>
        <w:t>IEEE Trans. Consum. Electron.</w:t>
      </w:r>
      <w:r w:rsidRPr="00EF08FA">
        <w:rPr>
          <w:noProof/>
        </w:rPr>
        <w:t>, vol. 63, no. 3, pp. 251–257, 2017.</w:t>
      </w:r>
    </w:p>
    <w:p w:rsidR="00EF08FA" w:rsidRPr="00EF08FA" w:rsidRDefault="00EF08FA" w:rsidP="00EF08FA">
      <w:pPr>
        <w:widowControl w:val="0"/>
        <w:autoSpaceDE w:val="0"/>
        <w:autoSpaceDN w:val="0"/>
        <w:adjustRightInd w:val="0"/>
        <w:ind w:left="640" w:hanging="640"/>
        <w:rPr>
          <w:noProof/>
        </w:rPr>
      </w:pPr>
      <w:r w:rsidRPr="00EF08FA">
        <w:rPr>
          <w:noProof/>
        </w:rPr>
        <w:t>[3]</w:t>
      </w:r>
      <w:r w:rsidRPr="00EF08FA">
        <w:rPr>
          <w:noProof/>
        </w:rPr>
        <w:tab/>
        <w:t xml:space="preserve">J. Pyo, S. Ji, S. You, and T. Kuc, “Depth-based hand gesture recognition using convolutional neural networks,” in </w:t>
      </w:r>
      <w:r w:rsidRPr="00EF08FA">
        <w:rPr>
          <w:i/>
          <w:iCs/>
          <w:noProof/>
        </w:rPr>
        <w:t>2016 13th International Conference on Ubiquitous Robots and Ambient Intelligence, URAI 2016</w:t>
      </w:r>
      <w:r w:rsidRPr="00EF08FA">
        <w:rPr>
          <w:noProof/>
        </w:rPr>
        <w:t>, 2016.</w:t>
      </w:r>
    </w:p>
    <w:p w:rsidR="00EF08FA" w:rsidRPr="00EF08FA" w:rsidRDefault="00EF08FA" w:rsidP="00EF08FA">
      <w:pPr>
        <w:widowControl w:val="0"/>
        <w:autoSpaceDE w:val="0"/>
        <w:autoSpaceDN w:val="0"/>
        <w:adjustRightInd w:val="0"/>
        <w:ind w:left="640" w:hanging="640"/>
        <w:rPr>
          <w:noProof/>
        </w:rPr>
      </w:pPr>
      <w:r w:rsidRPr="00EF08FA">
        <w:rPr>
          <w:noProof/>
        </w:rPr>
        <w:t>[4]</w:t>
      </w:r>
      <w:r w:rsidRPr="00EF08FA">
        <w:rPr>
          <w:noProof/>
        </w:rPr>
        <w:tab/>
        <w:t xml:space="preserve">G. Devineau, F. Moutarde, W. Xi, and J. Yang, “Deep learning for hand gesture recognition on </w:t>
      </w:r>
      <w:r w:rsidRPr="00EF08FA">
        <w:rPr>
          <w:noProof/>
        </w:rPr>
        <w:t xml:space="preserve">skeletal data,” in </w:t>
      </w:r>
      <w:r w:rsidRPr="00EF08FA">
        <w:rPr>
          <w:i/>
          <w:iCs/>
          <w:noProof/>
        </w:rPr>
        <w:t>Proceedings - 13th IEEE International Conference on Automatic Face and Gesture Recognition, FG 2018</w:t>
      </w:r>
      <w:r w:rsidRPr="00EF08FA">
        <w:rPr>
          <w:noProof/>
        </w:rPr>
        <w:t>, 2018.</w:t>
      </w:r>
    </w:p>
    <w:p w:rsidR="00EF08FA" w:rsidRPr="00EF08FA" w:rsidRDefault="00EF08FA" w:rsidP="00EF08FA">
      <w:pPr>
        <w:widowControl w:val="0"/>
        <w:autoSpaceDE w:val="0"/>
        <w:autoSpaceDN w:val="0"/>
        <w:adjustRightInd w:val="0"/>
        <w:ind w:left="640" w:hanging="640"/>
        <w:rPr>
          <w:noProof/>
        </w:rPr>
      </w:pPr>
      <w:r w:rsidRPr="00EF08FA">
        <w:rPr>
          <w:noProof/>
        </w:rPr>
        <w:t>[5]</w:t>
      </w:r>
      <w:r w:rsidRPr="00EF08FA">
        <w:rPr>
          <w:noProof/>
        </w:rPr>
        <w:tab/>
        <w:t>“Compute Engine - IaaS | Compute Engine | Google Cloud.” [Online]. Available: https://cloud.google.com/compute/.</w:t>
      </w:r>
    </w:p>
    <w:p w:rsidR="00EF08FA" w:rsidRPr="00EF08FA" w:rsidRDefault="00EF08FA" w:rsidP="00EF08FA">
      <w:pPr>
        <w:widowControl w:val="0"/>
        <w:autoSpaceDE w:val="0"/>
        <w:autoSpaceDN w:val="0"/>
        <w:adjustRightInd w:val="0"/>
        <w:ind w:left="640" w:hanging="640"/>
        <w:rPr>
          <w:noProof/>
        </w:rPr>
      </w:pPr>
      <w:r w:rsidRPr="00EF08FA">
        <w:rPr>
          <w:noProof/>
        </w:rPr>
        <w:t>[6]</w:t>
      </w:r>
      <w:r w:rsidRPr="00EF08FA">
        <w:rPr>
          <w:noProof/>
        </w:rPr>
        <w:tab/>
        <w:t>“Kaggle | ASL-Alphabet.” [Online]. Available: https://www.kaggle.com/grassknoted/asl-alphabet.</w:t>
      </w:r>
    </w:p>
    <w:p w:rsidR="00EF08FA" w:rsidRPr="00EF08FA" w:rsidRDefault="00EF08FA" w:rsidP="00EF08FA">
      <w:pPr>
        <w:widowControl w:val="0"/>
        <w:autoSpaceDE w:val="0"/>
        <w:autoSpaceDN w:val="0"/>
        <w:adjustRightInd w:val="0"/>
        <w:ind w:left="640" w:hanging="640"/>
        <w:rPr>
          <w:noProof/>
        </w:rPr>
      </w:pPr>
      <w:r w:rsidRPr="00EF08FA">
        <w:rPr>
          <w:noProof/>
        </w:rPr>
        <w:t>[7]</w:t>
      </w:r>
      <w:r w:rsidRPr="00EF08FA">
        <w:rPr>
          <w:noProof/>
        </w:rPr>
        <w:tab/>
        <w:t>“TensorFlow | Object_detection.” [Online]. Available: https://github.com/tensorflow/models/tree/master/research/object_detection.</w:t>
      </w:r>
    </w:p>
    <w:p w:rsidR="00EF08FA" w:rsidRPr="00EF08FA" w:rsidRDefault="00EF08FA" w:rsidP="00EF08FA">
      <w:pPr>
        <w:widowControl w:val="0"/>
        <w:autoSpaceDE w:val="0"/>
        <w:autoSpaceDN w:val="0"/>
        <w:adjustRightInd w:val="0"/>
        <w:ind w:left="640" w:hanging="640"/>
        <w:rPr>
          <w:noProof/>
        </w:rPr>
      </w:pPr>
      <w:r w:rsidRPr="00EF08FA">
        <w:rPr>
          <w:noProof/>
        </w:rPr>
        <w:t>[8]</w:t>
      </w:r>
      <w:r w:rsidRPr="00EF08FA">
        <w:rPr>
          <w:noProof/>
        </w:rPr>
        <w:tab/>
        <w:t>“MobileNet-SSD | Architecture.” [Online]. Available: https://hey-yahei.cn/2018/08/08/MobileNets-SSD/index.html.</w:t>
      </w:r>
    </w:p>
    <w:p w:rsidR="00EF08FA" w:rsidRPr="00EF08FA" w:rsidRDefault="00EF08FA" w:rsidP="00EF08FA">
      <w:pPr>
        <w:widowControl w:val="0"/>
        <w:autoSpaceDE w:val="0"/>
        <w:autoSpaceDN w:val="0"/>
        <w:adjustRightInd w:val="0"/>
        <w:ind w:left="640" w:hanging="640"/>
        <w:rPr>
          <w:noProof/>
        </w:rPr>
      </w:pPr>
      <w:r w:rsidRPr="00EF08FA">
        <w:rPr>
          <w:noProof/>
        </w:rPr>
        <w:t>[9]</w:t>
      </w:r>
      <w:r w:rsidRPr="00EF08FA">
        <w:rPr>
          <w:noProof/>
        </w:rPr>
        <w:tab/>
        <w:t xml:space="preserve">A. G. Howard </w:t>
      </w:r>
      <w:r w:rsidRPr="00EF08FA">
        <w:rPr>
          <w:i/>
          <w:iCs/>
          <w:noProof/>
        </w:rPr>
        <w:t>et al.</w:t>
      </w:r>
      <w:r w:rsidRPr="00EF08FA">
        <w:rPr>
          <w:noProof/>
        </w:rPr>
        <w:t xml:space="preserve">, “MobileNets,” </w:t>
      </w:r>
      <w:r w:rsidRPr="00EF08FA">
        <w:rPr>
          <w:i/>
          <w:iCs/>
          <w:noProof/>
        </w:rPr>
        <w:t>arXiv Prepr. arXiv1704.04861</w:t>
      </w:r>
      <w:r w:rsidRPr="00EF08FA">
        <w:rPr>
          <w:noProof/>
        </w:rPr>
        <w:t>, 2017.</w:t>
      </w:r>
    </w:p>
    <w:p w:rsidR="00EF08FA" w:rsidRPr="00EF08FA" w:rsidRDefault="00EF08FA" w:rsidP="00EF08FA">
      <w:pPr>
        <w:widowControl w:val="0"/>
        <w:autoSpaceDE w:val="0"/>
        <w:autoSpaceDN w:val="0"/>
        <w:adjustRightInd w:val="0"/>
        <w:ind w:left="640" w:hanging="640"/>
        <w:rPr>
          <w:noProof/>
        </w:rPr>
      </w:pPr>
      <w:r w:rsidRPr="00EF08FA">
        <w:rPr>
          <w:noProof/>
        </w:rPr>
        <w:t>[10]</w:t>
      </w:r>
      <w:r w:rsidRPr="00EF08FA">
        <w:rPr>
          <w:noProof/>
        </w:rPr>
        <w:tab/>
        <w:t xml:space="preserve">W. Liu </w:t>
      </w:r>
      <w:r w:rsidRPr="00EF08FA">
        <w:rPr>
          <w:i/>
          <w:iCs/>
          <w:noProof/>
        </w:rPr>
        <w:t>et al.</w:t>
      </w:r>
      <w:r w:rsidRPr="00EF08FA">
        <w:rPr>
          <w:noProof/>
        </w:rPr>
        <w:t xml:space="preserve">, “SSD: Single shot multibox detector,” in </w:t>
      </w:r>
      <w:r w:rsidRPr="00EF08FA">
        <w:rPr>
          <w:i/>
          <w:iCs/>
          <w:noProof/>
        </w:rPr>
        <w:t>Lecture Notes in Computer Science (including subseries Lecture Notes in Artificial Intelligence and Lecture Notes in Bioinformatics)</w:t>
      </w:r>
      <w:r w:rsidRPr="00EF08FA">
        <w:rPr>
          <w:noProof/>
        </w:rPr>
        <w:t>, 2016.</w:t>
      </w:r>
    </w:p>
    <w:p w:rsidR="006521C4" w:rsidRPr="006521C4" w:rsidRDefault="00EF08FA" w:rsidP="00371E30">
      <w:r>
        <w:fldChar w:fldCharType="end"/>
      </w:r>
    </w:p>
    <w:p w:rsidR="00371E30" w:rsidRDefault="00371E30" w:rsidP="00901242"/>
    <w:p w:rsidR="00371E30" w:rsidRDefault="00371E30" w:rsidP="00901242"/>
    <w:p w:rsidR="00371E30" w:rsidRPr="00901242" w:rsidRDefault="00371E30" w:rsidP="00901242">
      <w:pPr>
        <w:rPr>
          <w:rFonts w:hint="cs"/>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67A5" w:rsidRDefault="00C467A5" w:rsidP="009C1D3A">
      <w:r>
        <w:separator/>
      </w:r>
    </w:p>
  </w:endnote>
  <w:endnote w:type="continuationSeparator" w:id="0">
    <w:p w:rsidR="00C467A5" w:rsidRDefault="00C467A5"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C510E0B7-6457-5F44-BE6F-CF704BC186F7}"/>
    <w:embedBold r:id="rId2" w:fontKey="{09898FC5-ADC9-2A4D-B4F8-66617127B349}"/>
    <w:embedItalic r:id="rId3" w:fontKey="{507BA753-BD5F-CD49-8E9D-736A699ECC80}"/>
    <w:embedBoldItalic r:id="rId4" w:fontKey="{23D38D4C-3222-C84D-9068-ED7E0A7414F7}"/>
  </w:font>
  <w:font w:name="Calibri">
    <w:panose1 w:val="020F0502020204030204"/>
    <w:charset w:val="00"/>
    <w:family w:val="swiss"/>
    <w:pitch w:val="variable"/>
    <w:sig w:usb0="A00002EF" w:usb1="4000207B" w:usb2="00000000" w:usb3="00000000" w:csb0="0000009F" w:csb1="00000000"/>
    <w:embedRegular r:id="rId5" w:fontKey="{46ED8E54-2572-694F-983E-54E32E85C464}"/>
    <w:embedBold r:id="rId6" w:fontKey="{2D8F3BA2-05EF-4B44-B8C3-1A79603FB5B7}"/>
    <w:embedBoldItalic r:id="rId7" w:fontKey="{A2B86B01-143D-F948-A3FE-A4FEC90C3315}"/>
  </w:font>
  <w:font w:name="Arial">
    <w:panose1 w:val="020B0604020202020204"/>
    <w:charset w:val="00"/>
    <w:family w:val="swiss"/>
    <w:pitch w:val="variable"/>
    <w:sig w:usb0="00000003" w:usb1="00000000" w:usb2="00000000" w:usb3="00000000" w:csb0="00000001" w:csb1="00000000"/>
    <w:embedRegular r:id="rId8" w:fontKey="{E7879D23-8CDF-5B4A-A4CD-2BAB55B9CFC8}"/>
    <w:embedBold r:id="rId9" w:fontKey="{C411C2B0-599D-9C44-9FF5-6ECCF36A95B4}"/>
    <w:embedBoldItalic r:id="rId10" w:fontKey="{40378894-6731-8D43-A3F5-ACF61B7CA867}"/>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4B27FD34-C683-F043-8A9F-5DBEB8701AF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67A5" w:rsidRDefault="00C467A5" w:rsidP="009C1D3A">
      <w:r>
        <w:separator/>
      </w:r>
    </w:p>
  </w:footnote>
  <w:footnote w:type="continuationSeparator" w:id="0">
    <w:p w:rsidR="00C467A5" w:rsidRDefault="00C467A5"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34FEF"/>
    <w:rsid w:val="00440D6D"/>
    <w:rsid w:val="00454741"/>
    <w:rsid w:val="004726E1"/>
    <w:rsid w:val="00484EF8"/>
    <w:rsid w:val="0048775C"/>
    <w:rsid w:val="004D4346"/>
    <w:rsid w:val="004F02B8"/>
    <w:rsid w:val="00571AE2"/>
    <w:rsid w:val="005757B7"/>
    <w:rsid w:val="00576DF5"/>
    <w:rsid w:val="00586ADA"/>
    <w:rsid w:val="00593941"/>
    <w:rsid w:val="005A7C7C"/>
    <w:rsid w:val="005B41DE"/>
    <w:rsid w:val="005E21D6"/>
    <w:rsid w:val="00616A3E"/>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A3FEE"/>
    <w:rsid w:val="009A7B28"/>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83C75"/>
    <w:rsid w:val="00B94794"/>
    <w:rsid w:val="00BE430B"/>
    <w:rsid w:val="00BF3581"/>
    <w:rsid w:val="00C01AE2"/>
    <w:rsid w:val="00C268B5"/>
    <w:rsid w:val="00C467A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607D2"/>
    <w:rsid w:val="00D65FBE"/>
    <w:rsid w:val="00D7305C"/>
    <w:rsid w:val="00D80B14"/>
    <w:rsid w:val="00D810A3"/>
    <w:rsid w:val="00D85DFD"/>
    <w:rsid w:val="00D93A22"/>
    <w:rsid w:val="00DC5AC2"/>
    <w:rsid w:val="00DE7053"/>
    <w:rsid w:val="00DE79E1"/>
    <w:rsid w:val="00E00364"/>
    <w:rsid w:val="00E164E4"/>
    <w:rsid w:val="00E42287"/>
    <w:rsid w:val="00E6302E"/>
    <w:rsid w:val="00E6342F"/>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29357-15AE-D342-B9AD-004C822D2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4</Pages>
  <Words>3928</Words>
  <Characters>2239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35</cp:revision>
  <cp:lastPrinted>2001-08-07T03:24:00Z</cp:lastPrinted>
  <dcterms:created xsi:type="dcterms:W3CDTF">2019-04-03T09:24:00Z</dcterms:created>
  <dcterms:modified xsi:type="dcterms:W3CDTF">2019-04-0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